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79F37C3C"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0640C3">
        <w:rPr>
          <w:sz w:val="24"/>
          <w:szCs w:val="24"/>
          <w:lang w:val="en-US"/>
        </w:rPr>
        <w:t xml:space="preserve">Journal of a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260343" w:rsidRDefault="006D625A" w:rsidP="00242128">
      <w:pPr>
        <w:jc w:val="center"/>
      </w:pPr>
      <w:r w:rsidRPr="00260343">
        <w:rPr>
          <w:vertAlign w:val="superscript"/>
        </w:rPr>
        <w:t>2</w:t>
      </w:r>
      <w:r w:rsidR="00AB7E44" w:rsidRPr="00260343">
        <w:rPr>
          <w:highlight w:val="yellow"/>
        </w:rPr>
        <w:t>XXXXXXXXXXXXXXXXXXXXXXXXXXX</w:t>
      </w:r>
    </w:p>
    <w:p w14:paraId="31B98A11" w14:textId="77777777" w:rsidR="00242128" w:rsidRPr="00260343" w:rsidRDefault="00242128" w:rsidP="00242128">
      <w:pPr>
        <w:jc w:val="center"/>
        <w:rPr>
          <w:rFonts w:cs="Times New Roman"/>
        </w:rPr>
      </w:pPr>
      <w:r w:rsidRPr="00260343">
        <w:rPr>
          <w:rFonts w:cs="Times New Roman"/>
          <w:vertAlign w:val="superscript"/>
        </w:rPr>
        <w:t>†</w:t>
      </w:r>
      <w:proofErr w:type="spellStart"/>
      <w:r w:rsidRPr="00260343">
        <w:rPr>
          <w:rFonts w:cs="Times New Roman"/>
        </w:rPr>
        <w:t>corresponding</w:t>
      </w:r>
      <w:proofErr w:type="spellEnd"/>
      <w:r w:rsidRPr="00260343">
        <w:rPr>
          <w:rFonts w:cs="Times New Roman"/>
        </w:rPr>
        <w:t xml:space="preserve"> </w:t>
      </w:r>
      <w:proofErr w:type="spellStart"/>
      <w:r w:rsidRPr="00260343">
        <w:rPr>
          <w:rFonts w:cs="Times New Roman"/>
        </w:rPr>
        <w:t>author</w:t>
      </w:r>
      <w:proofErr w:type="spellEnd"/>
      <w:r w:rsidRPr="00260343">
        <w:rPr>
          <w:rFonts w:cs="Times New Roman"/>
        </w:rPr>
        <w:t xml:space="preserve">: </w:t>
      </w:r>
      <w:hyperlink r:id="rId5" w:history="1">
        <w:r w:rsidR="00AB7E44" w:rsidRPr="00260343">
          <w:rPr>
            <w:rStyle w:val="Lienhypertexte"/>
            <w:rFonts w:cs="Times New Roman"/>
          </w:rPr>
          <w:t>g.montazeaud@gmail.com</w:t>
        </w:r>
      </w:hyperlink>
    </w:p>
    <w:p w14:paraId="35F27489" w14:textId="77777777" w:rsidR="00AB7E44" w:rsidRPr="00260343" w:rsidRDefault="00AB7E44" w:rsidP="00AB7E44">
      <w:pPr>
        <w:pStyle w:val="Titre1"/>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5DBB0273"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BD7974">
        <w:rPr>
          <w:lang w:val="en-US"/>
        </w:rPr>
        <w:instrText xml:space="preserve"> ADDIN ZOTERO_ITEM CSL_CITATION {"citationID":"8NS7Iyko","properties":{"formattedCitation":"(Tilman et al. 1996, 2001; Hector et al. 1999)","plainCitation":"(Tilman et al. 1996, 2001; Hector et al. 1999)","noteIndex":0},"citationItems":[{"id":229,"uris":["http://zotero.org/users/3458704/items/WIGKTEWM"],"itemData":{"id":229,"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207,"uris":["http://zotero.org/users/3458704/items/2XUENB7Z"],"itemData":{"id":207,"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49,"uris":["http://zotero.org/users/3458704/items/E7PSPUHP"],"itemData":{"id":549,"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Tilman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BD7974">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218,"uris":["http://zotero.org/users/3458704/items/U26VVTXB"],"itemData":{"id":21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201,"uris":["http://zotero.org/users/3458704/items/ES9KRITE"],"itemData":{"id":201,"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3077,"uris":["http://zotero.org/users/3458704/items/FMVZGP4K"],"itemData":{"id":307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BD7974">
        <w:rPr>
          <w:lang w:val="en-US"/>
        </w:rPr>
        <w:instrText xml:space="preserve"> ADDIN ZOTERO_ITEM CSL_CITATION {"citationID":"S659wXdq","properties":{"formattedCitation":"(Loreau and Hector 2001)","plainCitation":"(Loreau and Hector 2001)","noteIndex":0},"citationItems":[{"id":161,"uris":["http://zotero.org/users/3458704/items/N6EVUZ8H"],"itemData":{"id":161,"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Loreau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D51B48">
        <w:rPr>
          <w:lang w:val="en-US"/>
        </w:rPr>
        <w:instrText xml:space="preserve"> ADDIN ZOTERO_ITEM CSL_CITATION {"citationID":"cuIzm1KN","properties":{"formattedCitation":"(Roscher et al. 2008; Mueller et al. 2013)","plainCitation":"(Roscher et al. 2008; Mueller et al. 2013)","dontUpdate":true,"noteIndex":0},"citationItems":[{"id":319,"uris":["http://zotero.org/users/3458704/items/4D8VIR7W"],"itemData":{"id":319,"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season":"mai"}}},{"id":320,"uris":["http://zotero.org/users/3458704/items/AW33X7DQ"],"itemData":{"id":320,"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season":"avril"}}}],"schema":"https://github.com/citation-style-language/schema/raw/master/csl-citation.json"} </w:instrText>
      </w:r>
      <w:r w:rsidR="00BD7974">
        <w:rPr>
          <w:lang w:val="en-US"/>
        </w:rPr>
        <w:fldChar w:fldCharType="separate"/>
      </w:r>
      <w:r w:rsidR="00BD7974" w:rsidRPr="00D146CC">
        <w:rPr>
          <w:rFonts w:cs="Times New Roman"/>
          <w:lang w:val="en-US"/>
        </w:rPr>
        <w:t>Roscher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D51B48">
        <w:rPr>
          <w:lang w:val="en-US"/>
        </w:rPr>
        <w:instrText xml:space="preserve"> ADDIN ZOTERO_ITEM CSL_CITATION {"citationID":"8BsErqVt","properties":{"formattedCitation":"(Fargione et al. 2007; Li et al. 2018)","plainCitation":"(Fargione et al. 2007; Li et al. 2018)","dontUpdate":true,"noteIndex":0},"citationItems":[{"id":579,"uris":["http://zotero.org/users/3458704/items/27T4MJ3U"],"itemData":{"id":579,"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uris":["http://zotero.org/users/3458704/items/FP79YAKX"],"itemData":{"id":8,"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r w:rsidR="00D146CC" w:rsidRPr="00134D24">
        <w:rPr>
          <w:rFonts w:cs="Times New Roman"/>
          <w:lang w:val="en-US"/>
        </w:rPr>
        <w:t>Fargione et al. 2007; Li et al. 2018)</w:t>
      </w:r>
      <w:r w:rsidR="00D146CC">
        <w:rPr>
          <w:lang w:val="en-US"/>
        </w:rPr>
        <w:fldChar w:fldCharType="end"/>
      </w:r>
      <w:r w:rsidR="002F01F6">
        <w:rPr>
          <w:lang w:val="en-US"/>
        </w:rPr>
        <w:t>.</w:t>
      </w:r>
      <w:proofErr w:type="gramEnd"/>
      <w:r w:rsidR="002F01F6">
        <w:rPr>
          <w:lang w:val="en-US"/>
        </w:rPr>
        <w:t xml:space="preserve"> </w:t>
      </w:r>
    </w:p>
    <w:p w14:paraId="03F21E23" w14:textId="007615A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D51B48">
        <w:rPr>
          <w:lang w:val="en-US"/>
        </w:rPr>
        <w:instrText xml:space="preserve"> ADDIN ZOTERO_ITEM CSL_CITATION {"citationID":"1Nv6HZAQ","properties":{"formattedCitation":"(Vandermeer 1992)","plainCitation":"(Vandermeer 1992)","dontUpdate":true,"noteIndex":0},"citationItems":[{"id":35,"uris":["http://zotero.org/users/3458704/items/6J859L3X"],"itemData":{"id":3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r w:rsidR="00134D24" w:rsidRPr="00134D24">
        <w:rPr>
          <w:rFonts w:cs="Times New Roman"/>
          <w:lang w:val="en-US"/>
        </w:rPr>
        <w:t>Vandermeer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A87136">
        <w:rPr>
          <w:lang w:val="en-US"/>
        </w:rPr>
        <w:instrText xml:space="preserve"> ADDIN ZOTERO_ITEM CSL_CITATION {"citationID":"9GenRwAe","properties":{"formattedCitation":"(Zhang et al. 2014)","plainCitation":"(Zhang et al. 2014)","noteIndex":0},"citationItems":[{"id":219,"uris":["http://zotero.org/users/3458704/items/7NULNZ4Z"],"itemData":{"id":219,"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overyield</w:t>
      </w:r>
      <w:r w:rsidR="00651CEA">
        <w:rPr>
          <w:lang w:val="en-US"/>
        </w:rPr>
        <w:t>ing</w:t>
      </w:r>
      <w:r w:rsidR="00E9356F">
        <w:rPr>
          <w:lang w:val="en-US"/>
        </w:rPr>
        <w:t xml:space="preserve"> </w:t>
      </w:r>
      <w:r w:rsidR="00367709">
        <w:rPr>
          <w:lang w:val="en-US"/>
        </w:rPr>
        <w:fldChar w:fldCharType="begin"/>
      </w:r>
      <w:r w:rsidR="00367709">
        <w:rPr>
          <w:lang w:val="en-US"/>
        </w:rPr>
        <w:instrText xml:space="preserve"> ADDIN ZOTERO_ITEM CSL_CITATION {"citationID":"6uF0XWeR","properties":{"formattedCitation":"(Bedoussac et al. 2015)","plainCitation":"(Bedoussac et al. 2015)","noteIndex":0},"citationItems":[{"id":479,"uris":["http://zotero.org/users/3458704/items/EX54A3XL"],"itemData":{"id":479,"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Bedoussac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6465B4">
        <w:rPr>
          <w:lang w:val="en-US"/>
        </w:rPr>
        <w:instrText xml:space="preserve"> ADDIN ZOTERO_ITEM CSL_CITATION {"citationID":"Wd7Lv4n0","properties":{"formattedCitation":"(Lemken et al. 2017; Huss et al. 2022)","plainCitation":"(Lemken et al. 2017; Huss et al. 2022)","noteIndex":0},"citationItems":[{"id":3099,"uris":["http://zotero.org/users/3458704/items/K433HGVW"],"itemData":{"id":3099,"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3101,"uris":["http://zotero.org/users/3458704/items/ZRSC3MNL"],"itemData":{"id":310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Lemken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1D146BDE" w:rsidR="004317BE" w:rsidRDefault="00995145" w:rsidP="00996F2E">
      <w:pPr>
        <w:rPr>
          <w:lang w:val="en-US"/>
        </w:rPr>
      </w:pPr>
      <w:r>
        <w:rPr>
          <w:lang w:val="en-US"/>
        </w:rPr>
        <w:lastRenderedPageBreak/>
        <w:t xml:space="preserve">Cultivar mixtures, that is the </w:t>
      </w:r>
      <w:r w:rsidR="00FC1294">
        <w:rPr>
          <w:lang w:val="en-US"/>
        </w:rPr>
        <w:t>sowing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D51B48">
        <w:rPr>
          <w:lang w:val="en-US"/>
        </w:rPr>
        <w:instrText xml:space="preserve"> ADDIN ZOTERO_ITEM CSL_CITATION {"citationID":"A1o0pByO","properties":{"formattedCitation":"(Smithson and Lenn\\uc0\\u233{} 1996)","plainCitation":"(Smithson and Lenné 1996)","noteIndex":0},"citationItems":[{"id":93,"uris":["http://zotero.org/users/3458704/items/CBUE5FDZ"],"itemData":{"id":93,"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season":"février"}}}],"schema":"https://github.com/citation-style-language/schema/raw/master/csl-citation.json"} </w:instrText>
      </w:r>
      <w:r w:rsidR="00D51B48">
        <w:rPr>
          <w:lang w:val="en-US"/>
        </w:rPr>
        <w:fldChar w:fldCharType="separate"/>
      </w:r>
      <w:r w:rsidR="00D51B48" w:rsidRPr="00D51B48">
        <w:rPr>
          <w:rFonts w:cs="Times New Roman"/>
          <w:kern w:val="0"/>
          <w:szCs w:val="24"/>
          <w:lang w:val="en-US"/>
        </w:rPr>
        <w:t>(Smithson and Lenné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8E6308">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482,"uris":["http://zotero.org/users/3458704/items/FV25V3BU"],"itemData":{"id":482,"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45,"uris":["http://zotero.org/users/3458704/items/5364UMKD"],"itemData":{"id":345,"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6,"uris":["http://zotero.org/users/3458704/items/RYNXRFEX"],"itemData":{"id":86,"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Wolfe 1985; Mundt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agroecological transition</w:t>
      </w:r>
      <w:r w:rsidR="00134D24">
        <w:rPr>
          <w:lang w:val="en-US"/>
        </w:rPr>
        <w:t xml:space="preserve"> </w:t>
      </w:r>
      <w:r w:rsidR="00134D24">
        <w:rPr>
          <w:lang w:val="en-US"/>
        </w:rPr>
        <w:fldChar w:fldCharType="begin"/>
      </w:r>
      <w:r w:rsidR="008E6308">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2338,"uris":["http://zotero.org/users/3458704/items/GQDEKN3Q"],"itemData":{"id":2338,"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8E6308" w:rsidRPr="008E6308">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Barot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xtensive research in phytopathology has helped identify the different epidemiological and evolutionary mechanisms that underly the protective effect of cultivar mixtures against pathogen</w:t>
      </w:r>
      <w:r w:rsidR="001449B0">
        <w:rPr>
          <w:lang w:val="en-US"/>
        </w:rPr>
        <w:t>s</w:t>
      </w:r>
      <w:r w:rsidR="00C15605">
        <w:rPr>
          <w:lang w:val="en-US"/>
        </w:rPr>
        <w:t xml:space="preserve"> </w:t>
      </w:r>
      <w:r w:rsidR="00C15605">
        <w:rPr>
          <w:lang w:val="en-US"/>
        </w:rPr>
        <w:fldChar w:fldCharType="begin"/>
      </w:r>
      <w:r w:rsidR="001A0588">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591,"uris":["http://zotero.org/users/3458704/items/NIKIBWN5"],"itemData":{"id":591,"type":"article-journal","container-title":"Phytopathology","issue":"9","page":"905–913","title":"Stripe rust, yield, and plant competition in wheat cultivar mixtures.","volume":"82","author":[{"family":"Finckh","given":"Maria R"},{"family":"Mundt","given":"Christopher C"}],"issued":{"date-parts":[["1992"]]}}},{"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180,"uris":["http://zotero.org/users/3458704/items/SEJMDD87"],"itemData":{"id":180,"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99,"uris":["http://zotero.org/users/3458704/items/3MEIZ3VC"],"itemData":{"id":99,"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1A0588" w:rsidRPr="001A0588">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Finckh and Mundt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15605">
        <w:rPr>
          <w:lang w:val="en-US"/>
        </w:rPr>
        <w:instrText xml:space="preserve"> ADDIN ZOTERO_ITEM CSL_CITATION {"citationID":"18NpFBsN","properties":{"formattedCitation":"(P\\uc0\\u233{}lissier et al. 2021, 2023)","plainCitation":"(Pélissier et al. 2021, 2023)","dontUpdate":true,"noteIndex":0},"citationItems":[{"id":3108,"uris":["http://zotero.org/users/3458704/items/TJSCQHE6"],"itemData":{"id":3108,"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3065,"uris":["http://zotero.org/users/3458704/items/2SDH2HZW"],"itemData":{"id":306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r w:rsidR="00390640" w:rsidRPr="00C15605">
        <w:rPr>
          <w:rFonts w:cs="Times New Roman"/>
          <w:kern w:val="0"/>
          <w:szCs w:val="24"/>
          <w:lang w:val="en-US"/>
        </w:rPr>
        <w:t>Pélissier et al. 2021, 2023)</w:t>
      </w:r>
      <w:r w:rsidR="00390640">
        <w:rPr>
          <w:lang w:val="en-US"/>
        </w:rPr>
        <w:fldChar w:fldCharType="end"/>
      </w:r>
      <w:r w:rsidR="006C15E7">
        <w:rPr>
          <w:lang w:val="en-US"/>
        </w:rPr>
        <w:t xml:space="preserve">. </w:t>
      </w:r>
    </w:p>
    <w:p w14:paraId="5523CC09" w14:textId="4BC42FD1"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t>
      </w:r>
      <w:r w:rsidR="00801B6B">
        <w:rPr>
          <w:lang w:val="en-US"/>
        </w:rPr>
        <w:t>and ultimately increase crop yield</w:t>
      </w:r>
      <w:r w:rsidR="00C15605">
        <w:rPr>
          <w:lang w:val="en-US"/>
        </w:rPr>
        <w:t xml:space="preserve"> </w:t>
      </w:r>
      <w:r w:rsidR="00C15605">
        <w:rPr>
          <w:lang w:val="en-US"/>
        </w:rPr>
        <w:fldChar w:fldCharType="begin"/>
      </w:r>
      <w:r w:rsidR="00C15605">
        <w:rPr>
          <w:lang w:val="en-US"/>
        </w:rPr>
        <w:instrText xml:space="preserve"> ADDIN ZOTERO_ITEM CSL_CITATION {"citationID":"99HaO18j","properties":{"formattedCitation":"(Hajjar et al. 2008; Barot et al. 2017; Snyder et al. 2020)","plainCitation":"(Hajjar et al. 2008; Barot et al. 2017; Snyder et al. 2020)","noteIndex":0},"citationItems":[{"id":330,"uris":["http://zotero.org/users/3458704/items/39S396IW"],"itemData":{"id":330,"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season":"février"}}},{"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Hajjar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1865AC">
        <w:rPr>
          <w:lang w:val="en-US"/>
        </w:rPr>
        <w:instrText xml:space="preserve"> ADDIN ZOTERO_ITEM CSL_CITATION {"citationID":"5X4Waoq8","properties":{"formattedCitation":"(Bertness and Callaway 1994; Maestre et al. 2009)","plainCitation":"(Bertness and Callaway 1994; Maestre et al. 2009)","noteIndex":0},"citationItems":[{"id":162,"uris":["http://zotero.org/users/3458704/items/IQZDKMU5"],"itemData":{"id":16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165,"uris":["http://zotero.org/users/3458704/items/NMWB5VSF"],"itemData":{"id":165,"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r w:rsidR="001865AC" w:rsidRPr="00A87136">
        <w:rPr>
          <w:rFonts w:cs="Times New Roman"/>
          <w:lang w:val="en-US"/>
        </w:rPr>
        <w:t>Bertness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7D0575">
        <w:rPr>
          <w:lang w:val="en-US"/>
        </w:rPr>
        <w:instrText xml:space="preserve"> ADDIN ZOTERO_ITEM CSL_CITATION {"citationID":"XJGR5kmT","properties":{"formattedCitation":"(Ki\\uc0\\u230{}r et al. 2009; Reiss and Drinkwater 2018; Borg et al. 2018)","plainCitation":"(Kiær et al. 2009; Reiss and Drinkwater 2018; Borg et al. 2018)","noteIndex":0},"citationItems":[{"id":346,"uris":["http://zotero.org/users/3458704/items/QBZSZJBF"],"itemData":{"id":346,"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season":"décembre"}}},{"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r w:rsidR="007D0575" w:rsidRPr="005F677D">
        <w:rPr>
          <w:rFonts w:cs="Times New Roman"/>
          <w:kern w:val="0"/>
          <w:szCs w:val="24"/>
          <w:lang w:val="en-US"/>
        </w:rPr>
        <w:t>Kiær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5F677D">
        <w:rPr>
          <w:lang w:val="en-US"/>
        </w:rPr>
        <w:instrText xml:space="preserve"> ADDIN ZOTERO_ITEM CSL_CITATION {"citationID":"ml7unR5Y","properties":{"formattedCitation":"(Reiss and Drinkwater 2018; Alsabbagh et al. 2022)","plainCitation":"(Reiss and Drinkwater 2018; Alsabbagh et al. 2022)","noteIndex":0},"citationItems":[{"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7,"uris":["http://zotero.org/users/3458704/items/I44IJ3TJ"],"itemData":{"id":2817,"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D786B4"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06449A">
        <w:rPr>
          <w:lang w:val="en-US"/>
        </w:rPr>
        <w:instrText xml:space="preserve"> ADDIN ZOTERO_ITEM CSL_CITATION {"citationID":"PRrTFDeL","properties":{"formattedCitation":"(McGill et al. 2006; Garnier et al. 2015)","plainCitation":"(McGill et al. 2006; Garnier et al. 2015)","noteIndex":0},"citationItems":[{"id":393,"uris":["http://zotero.org/users/3458704/items/C2LP3ZL3"],"itemData":{"id":39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14,"uris":["http://zotero.org/users/3458704/items/7BGNBZSF"],"itemData":{"id":214,"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06449A">
        <w:rPr>
          <w:lang w:val="en-US"/>
        </w:rPr>
        <w:instrText xml:space="preserve"> ADDIN ZOTERO_ITEM CSL_CITATION {"citationID":"dbWJiyJ1","properties":{"formattedCitation":"(Violle et al. 2007)","plainCitation":"(Violle et al. 2007)","noteIndex":0},"citationItems":[{"id":347,"uris":["http://zotero.org/users/3458704/items/BCET3FZK"],"itemData":{"id":347,"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season":"mai"}}}],"schema":"https://github.com/citation-style-language/schema/raw/master/csl-citation.json"} </w:instrText>
      </w:r>
      <w:r w:rsidR="0006449A">
        <w:rPr>
          <w:lang w:val="en-US"/>
        </w:rPr>
        <w:fldChar w:fldCharType="separate"/>
      </w:r>
      <w:r w:rsidR="0006449A" w:rsidRPr="00A87136">
        <w:rPr>
          <w:rFonts w:cs="Times New Roman"/>
          <w:lang w:val="en-US"/>
        </w:rPr>
        <w:t>(Violl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06449A">
        <w:rPr>
          <w:lang w:val="en-US"/>
        </w:rPr>
        <w:instrText xml:space="preserve"> ADDIN ZOTERO_ITEM CSL_CITATION {"citationID":"6AqiZTtv","properties":{"formattedCitation":"(Garnier et al. 2004)","plainCitation":"(Garnier et al. 2004)","noteIndex":0},"citationItems":[{"id":215,"uris":["http://zotero.org/users/3458704/items/BNXDS3WM"],"itemData":{"id":215,"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Garnier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06449A">
        <w:rPr>
          <w:lang w:val="en-US"/>
        </w:rPr>
        <w:instrText xml:space="preserve"> ADDIN ZOTERO_ITEM CSL_CITATION {"citationID":"nLwvs0hR","properties":{"formattedCitation":"(Violle and Jiang 2009)","plainCitation":"(Violle and Jiang 2009)","noteIndex":0},"citationItems":[{"id":483,"uris":["http://zotero.org/users/3458704/items/PMQF9N4N"],"itemData":{"id":483,"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Violl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06449A">
        <w:rPr>
          <w:lang w:val="en-US"/>
        </w:rPr>
        <w:instrText xml:space="preserve"> ADDIN ZOTERO_ITEM CSL_CITATION {"citationID":"RPB0V9gf","properties":{"formattedCitation":"(Wagg et al. 2017; Cadotte 2017)","plainCitation":"(Wagg et al. 2017; Cadotte 2017)","noteIndex":0},"citationItems":[{"id":424,"uris":["http://zotero.org/users/3458704/items/4QEF27ST"],"itemData":{"id":424,"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75,"uris":["http://zotero.org/users/3458704/items/RRRWK2XU"],"itemData":{"id":475,"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1C00EC7F"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for example to adapt management practices or to conduct selection in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145E0A">
        <w:rPr>
          <w:lang w:val="en-US"/>
        </w:rPr>
        <w:instrText xml:space="preserve"> ADDIN ZOTERO_ITEM CSL_CITATION {"citationID":"vTtpeBW3","properties":{"formattedCitation":"(Montazeaud et al. 2018, 2020; Kong and Zhao 2023)","plainCitation":"(Montazeaud et al. 2018, 2020; Kong and Zhao 2023)","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3117,"uris":["http://zotero.org/users/3458704/items/CNEMV8Z6"],"itemData":{"id":3117,"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8525BA">
        <w:rPr>
          <w:lang w:val="en-US"/>
        </w:rPr>
        <w:instrText xml:space="preserve"> ADDIN ZOTERO_ITEM CSL_CITATION {"citationID":"5DXhkxiM","properties":{"formattedCitation":"(Montazeaud et al. 2018, 2020)","plainCitation":"(Montazeaud et al. 2018, 2020)","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145E0A">
        <w:rPr>
          <w:lang w:val="en-US"/>
        </w:rPr>
        <w:instrText xml:space="preserve"> ADDIN ZOTERO_ITEM CSL_CITATION {"citationID":"4s1rIzdB","properties":{"formattedCitation":"(Bardgett et al. 2014)","plainCitation":"(Bardgett et al. 2014)","noteIndex":0},"citationItems":[{"id":251,"uris":["http://zotero.org/users/3458704/items/4I6IVCCK"],"itemData":{"id":251,"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Bardgett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features that could be used to guide mixture assembly.</w:t>
      </w:r>
    </w:p>
    <w:p w14:paraId="5A1B90C1" w14:textId="11E74DF6"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as a crop model to inves</w:t>
      </w:r>
      <w:r w:rsidR="00260343">
        <w:rPr>
          <w:lang w:val="en-US"/>
        </w:rPr>
        <w:t>tigate the effect of root trait diversity</w:t>
      </w:r>
      <w:r>
        <w:rPr>
          <w:lang w:val="en-US"/>
        </w:rPr>
        <w:t xml:space="preserve"> on mixture performance. We grew 54 binary mixtures obtained from 36 contrasted cultivars in a highly controlled high </w:t>
      </w:r>
      <w:proofErr w:type="gramStart"/>
      <w:r>
        <w:rPr>
          <w:lang w:val="en-US"/>
        </w:rPr>
        <w:t xml:space="preserve">throughput root phenotyping </w:t>
      </w:r>
      <w:r>
        <w:rPr>
          <w:lang w:val="en-US"/>
        </w:rPr>
        <w:lastRenderedPageBreak/>
        <w:t>platform</w:t>
      </w:r>
      <w:proofErr w:type="gramEnd"/>
      <w:r>
        <w:rPr>
          <w:lang w:val="en-US"/>
        </w:rPr>
        <w:t xml:space="preserve"> under both non-limiting and limiting water an</w:t>
      </w:r>
      <w:r w:rsidR="00260343">
        <w:rPr>
          <w:lang w:val="en-US"/>
        </w:rPr>
        <w:t xml:space="preserve">d nutrient </w:t>
      </w:r>
      <w:r>
        <w:rPr>
          <w:lang w:val="en-US"/>
        </w:rPr>
        <w:t xml:space="preserve">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 resource-use complementarity would be the main effect driving overyielding, (iii)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Pr>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Pr>
          <w:lang w:val="en-US"/>
        </w:rPr>
        <w:t xml:space="preserve">Supplementary Table 1. </w:t>
      </w:r>
      <w:commentRangeEnd w:id="1"/>
      <w:r w:rsidR="00C304CA">
        <w:rPr>
          <w:rStyle w:val="Marquedecommentaire"/>
        </w:rPr>
        <w:commentReference w:id="1"/>
      </w:r>
    </w:p>
    <w:p w14:paraId="0334248B" w14:textId="1F91AA6D" w:rsidR="008844EC" w:rsidRDefault="008844EC" w:rsidP="008844EC">
      <w:pPr>
        <w:pStyle w:val="Titre2"/>
        <w:rPr>
          <w:lang w:val="en-US"/>
        </w:rPr>
      </w:pPr>
      <w:r>
        <w:rPr>
          <w:lang w:val="en-US"/>
        </w:rPr>
        <w:t>Experimental design</w:t>
      </w:r>
    </w:p>
    <w:p w14:paraId="3243D2F2" w14:textId="28EF41A3"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w:t>
      </w:r>
      <w:r w:rsidR="00260343">
        <w:rPr>
          <w:lang w:val="en-US"/>
        </w:rPr>
        <w:t>,</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Default="008844EC" w:rsidP="008844EC">
      <w:pPr>
        <w:pStyle w:val="Titre2"/>
        <w:rPr>
          <w:lang w:val="en-US"/>
        </w:rPr>
      </w:pPr>
      <w:commentRangeStart w:id="2"/>
      <w:r>
        <w:rPr>
          <w:lang w:val="en-US"/>
        </w:rPr>
        <w:lastRenderedPageBreak/>
        <w:t>Growth conditions</w:t>
      </w:r>
      <w:commentRangeEnd w:id="2"/>
      <w:r w:rsidR="00C646A0">
        <w:rPr>
          <w:rStyle w:val="Marquedecommentaire"/>
          <w:rFonts w:eastAsiaTheme="minorHAnsi" w:cstheme="minorBidi"/>
          <w:b w:val="0"/>
        </w:rPr>
        <w:commentReference w:id="2"/>
      </w:r>
    </w:p>
    <w:p w14:paraId="55936651" w14:textId="66F7A13C" w:rsidR="00172787" w:rsidRDefault="00EF7677" w:rsidP="003E382C">
      <w:pPr>
        <w:rPr>
          <w:lang w:val="en-US"/>
        </w:rPr>
      </w:pPr>
      <w:commentRangeStart w:id="3"/>
      <w:r>
        <w:rPr>
          <w:lang w:val="en-US"/>
        </w:rPr>
        <w:t xml:space="preserve">Seeds were sown into </w:t>
      </w:r>
      <w:r w:rsidR="0095790E">
        <w:rPr>
          <w:lang w:val="en-US"/>
        </w:rPr>
        <w:t xml:space="preserve">XXX media on </w:t>
      </w:r>
      <w:proofErr w:type="gramStart"/>
      <w:r w:rsidR="0095790E">
        <w:rPr>
          <w:lang w:val="en-US"/>
        </w:rPr>
        <w:t xml:space="preserve">the </w:t>
      </w:r>
      <w:r w:rsidR="0078115C">
        <w:rPr>
          <w:lang w:val="en-US"/>
        </w:rPr>
        <w:t>22</w:t>
      </w:r>
      <w:r w:rsidR="0078115C">
        <w:rPr>
          <w:vertAlign w:val="superscript"/>
          <w:lang w:val="en-US"/>
        </w:rPr>
        <w:t>nd</w:t>
      </w:r>
      <w:r w:rsidR="0095790E">
        <w:rPr>
          <w:lang w:val="en-US"/>
        </w:rPr>
        <w:t xml:space="preserve"> of June</w:t>
      </w:r>
      <w:proofErr w:type="gramEnd"/>
      <w:r w:rsidR="0095790E">
        <w:rPr>
          <w:lang w:val="en-US"/>
        </w:rPr>
        <w:t xml:space="preserve"> 2019</w:t>
      </w:r>
      <w:r w:rsidR="00773998">
        <w:rPr>
          <w:lang w:val="en-US"/>
        </w:rPr>
        <w:t xml:space="preserve"> and kept at XX °C during </w:t>
      </w:r>
      <w:r w:rsidR="00172787">
        <w:rPr>
          <w:lang w:val="en-US"/>
        </w:rPr>
        <w:t>two</w:t>
      </w:r>
      <w:r w:rsidR="00773998">
        <w:rPr>
          <w:lang w:val="en-US"/>
        </w:rPr>
        <w:t xml:space="preserve"> days</w:t>
      </w:r>
      <w:commentRangeEnd w:id="3"/>
      <w:r w:rsidR="00257AEE">
        <w:rPr>
          <w:rStyle w:val="Marquedecommentaire"/>
        </w:rPr>
        <w:commentReference w:id="3"/>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Supplementary Table 2)</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Pr>
          <w:lang w:val="en-US"/>
        </w:rPr>
        <w:t>Phenotyping</w:t>
      </w:r>
    </w:p>
    <w:p w14:paraId="7BCD4FE1" w14:textId="7124C329" w:rsidR="00DD5B54" w:rsidRDefault="00DD5B54" w:rsidP="00DD5B54">
      <w:pPr>
        <w:rPr>
          <w:lang w:val="en-US"/>
        </w:rPr>
      </w:pPr>
      <w:r>
        <w:rPr>
          <w:lang w:val="en-US"/>
        </w:rPr>
        <w:t>Architectural root traits</w:t>
      </w:r>
    </w:p>
    <w:p w14:paraId="4D877B72" w14:textId="1FAAF031" w:rsidR="00DD5B54" w:rsidRPr="00DD5B54" w:rsidRDefault="00DD5B54" w:rsidP="00DD5B54">
      <w:pPr>
        <w:rPr>
          <w:lang w:val="en-US"/>
        </w:rPr>
      </w:pPr>
      <w:r>
        <w:rPr>
          <w:lang w:val="en-US"/>
        </w:rPr>
        <w:t>Architectural aboveground traits</w:t>
      </w:r>
    </w:p>
    <w:p w14:paraId="35E65B48" w14:textId="18EF7247" w:rsidR="00DD5B54" w:rsidRDefault="00DD5B54" w:rsidP="00DD5B54">
      <w:pPr>
        <w:rPr>
          <w:lang w:val="en-US"/>
        </w:rPr>
      </w:pPr>
      <w:r>
        <w:rPr>
          <w:lang w:val="en-US"/>
        </w:rPr>
        <w:t xml:space="preserve">Leaf </w:t>
      </w:r>
      <w:r w:rsidR="00E41176">
        <w:rPr>
          <w:lang w:val="en-US"/>
        </w:rPr>
        <w:t>n</w:t>
      </w:r>
      <w:r>
        <w:rPr>
          <w:lang w:val="en-US"/>
        </w:rPr>
        <w:t xml:space="preserve">itrogen </w:t>
      </w:r>
      <w:r w:rsidR="00E41176">
        <w:rPr>
          <w:lang w:val="en-US"/>
        </w:rPr>
        <w:t>c</w:t>
      </w:r>
      <w:r>
        <w:rPr>
          <w:lang w:val="en-US"/>
        </w:rPr>
        <w:t>ontent</w:t>
      </w:r>
    </w:p>
    <w:p w14:paraId="30194B4F" w14:textId="6BD4E36F" w:rsidR="00DD5B54" w:rsidRDefault="00DD5B54" w:rsidP="00DD5B54">
      <w:pPr>
        <w:rPr>
          <w:lang w:val="en-US"/>
        </w:rPr>
      </w:pPr>
      <w:r>
        <w:rPr>
          <w:lang w:val="en-US"/>
        </w:rPr>
        <w:t>Biomass</w:t>
      </w:r>
      <w:r w:rsidR="00E41176">
        <w:rPr>
          <w:lang w:val="en-US"/>
        </w:rPr>
        <w:t xml:space="preserve"> </w:t>
      </w:r>
    </w:p>
    <w:p w14:paraId="28102990" w14:textId="77777777" w:rsidR="0078115C" w:rsidRDefault="0078115C" w:rsidP="008844EC">
      <w:pPr>
        <w:pStyle w:val="Titre2"/>
        <w:rPr>
          <w:lang w:val="en-US"/>
        </w:rPr>
      </w:pPr>
    </w:p>
    <w:p w14:paraId="0B32CE45" w14:textId="289CF282" w:rsidR="008844EC" w:rsidRDefault="008844EC" w:rsidP="008844EC">
      <w:pPr>
        <w:pStyle w:val="Titre2"/>
        <w:rPr>
          <w:lang w:val="en-US"/>
        </w:rPr>
      </w:pPr>
      <w:r>
        <w:rPr>
          <w:lang w:val="en-US"/>
        </w:rPr>
        <w:t>Statistical analysis</w:t>
      </w:r>
    </w:p>
    <w:p w14:paraId="39363DD0" w14:textId="0FA44425" w:rsidR="008844EC" w:rsidRDefault="007B53C5" w:rsidP="007B53C5">
      <w:pPr>
        <w:pStyle w:val="Titre1"/>
        <w:rPr>
          <w:lang w:val="en-US"/>
        </w:rPr>
      </w:pPr>
      <w:r>
        <w:rPr>
          <w:lang w:val="en-US"/>
        </w:rPr>
        <w:t>Results</w:t>
      </w:r>
    </w:p>
    <w:p w14:paraId="2BD709C6" w14:textId="53F320B6" w:rsidR="00BF0E2D" w:rsidRDefault="00BF0E2D" w:rsidP="00BF0E2D">
      <w:pPr>
        <w:pStyle w:val="Titre2"/>
        <w:rPr>
          <w:lang w:val="en-US"/>
        </w:rPr>
      </w:pPr>
      <w:r>
        <w:rPr>
          <w:lang w:val="en-US"/>
        </w:rPr>
        <w:t>Effect of the stress on plant growth and architecture</w:t>
      </w:r>
    </w:p>
    <w:p w14:paraId="1A03AB98" w14:textId="75D5F47D" w:rsidR="00BF0E2D" w:rsidRDefault="00BF0E2D" w:rsidP="00BF0E2D">
      <w:pPr>
        <w:rPr>
          <w:lang w:val="en-US"/>
        </w:rPr>
      </w:pPr>
      <w:r>
        <w:rPr>
          <w:lang w:val="en-US"/>
        </w:rPr>
        <w:t>The limitation of water and nutrients strongly reduced the total biomass of the seedling</w:t>
      </w:r>
      <w:r w:rsidR="00037081">
        <w:rPr>
          <w:lang w:val="en-US"/>
        </w:rPr>
        <w:t>s</w:t>
      </w:r>
      <w:r w:rsidR="002C435A">
        <w:rPr>
          <w:lang w:val="en-US"/>
        </w:rPr>
        <w:t xml:space="preserve"> (</w:t>
      </w:r>
      <w:r w:rsidR="00743B64">
        <w:rPr>
          <w:lang w:val="en-US"/>
        </w:rPr>
        <w:t xml:space="preserve">1947.35 mg in the S treatment vs 2364.71 in the C treatment, </w:t>
      </w:r>
      <w:r w:rsidR="00743B64">
        <w:rPr>
          <w:i/>
          <w:lang w:val="en-US"/>
        </w:rPr>
        <w:t>F</w:t>
      </w:r>
      <w:r w:rsidR="00743B64">
        <w:rPr>
          <w:vertAlign w:val="subscript"/>
          <w:lang w:val="en-US"/>
        </w:rPr>
        <w:t>1</w:t>
      </w:r>
      <w:proofErr w:type="gramStart"/>
      <w:r w:rsidR="00743B64">
        <w:rPr>
          <w:vertAlign w:val="subscript"/>
          <w:lang w:val="en-US"/>
        </w:rPr>
        <w:t>,87.77</w:t>
      </w:r>
      <w:proofErr w:type="gramEnd"/>
      <w:r w:rsidR="00743B64">
        <w:rPr>
          <w:lang w:val="en-US"/>
        </w:rPr>
        <w:t xml:space="preserve"> = 144.49, </w:t>
      </w:r>
      <w:r w:rsidR="00743B64">
        <w:rPr>
          <w:i/>
          <w:lang w:val="en-US"/>
        </w:rPr>
        <w:t>p</w:t>
      </w:r>
      <w:r w:rsidR="00743B64">
        <w:rPr>
          <w:lang w:val="en-US"/>
        </w:rPr>
        <w:t xml:space="preserve"> &lt; 0.001,</w:t>
      </w:r>
      <w:r w:rsidR="00743B64">
        <w:rPr>
          <w:i/>
          <w:lang w:val="en-US"/>
        </w:rPr>
        <w:t xml:space="preserve"> </w:t>
      </w:r>
      <w:r w:rsidR="002C435A">
        <w:rPr>
          <w:lang w:val="en-US"/>
        </w:rPr>
        <w:t xml:space="preserve">Figure </w:t>
      </w:r>
      <w:r w:rsidR="00075437">
        <w:rPr>
          <w:lang w:val="en-US"/>
        </w:rPr>
        <w:t>2f</w:t>
      </w:r>
      <w:r w:rsidR="002C435A">
        <w:rPr>
          <w:lang w:val="en-US"/>
        </w:rPr>
        <w:t>)</w:t>
      </w:r>
      <w:r>
        <w:rPr>
          <w:lang w:val="en-US"/>
        </w:rPr>
        <w:t xml:space="preserve">. </w:t>
      </w:r>
      <w:proofErr w:type="gramStart"/>
      <w:r>
        <w:rPr>
          <w:lang w:val="en-US"/>
        </w:rPr>
        <w:t>Th</w:t>
      </w:r>
      <w:r w:rsidR="00037081">
        <w:rPr>
          <w:lang w:val="en-US"/>
        </w:rPr>
        <w:t>is</w:t>
      </w:r>
      <w:r>
        <w:rPr>
          <w:lang w:val="en-US"/>
        </w:rPr>
        <w:t xml:space="preserve"> biomass </w:t>
      </w:r>
      <w:r>
        <w:rPr>
          <w:lang w:val="en-US"/>
        </w:rPr>
        <w:lastRenderedPageBreak/>
        <w:t xml:space="preserve">reduction was accompanied by a reallocation </w:t>
      </w:r>
      <w:r w:rsidR="00037081">
        <w:rPr>
          <w:lang w:val="en-US"/>
        </w:rPr>
        <w:t>of resources</w:t>
      </w:r>
      <w:r>
        <w:rPr>
          <w:lang w:val="en-US"/>
        </w:rPr>
        <w:t xml:space="preserve"> from </w:t>
      </w:r>
      <w:r w:rsidR="00037081">
        <w:rPr>
          <w:lang w:val="en-US"/>
        </w:rPr>
        <w:t xml:space="preserve">the </w:t>
      </w:r>
      <w:r>
        <w:rPr>
          <w:lang w:val="en-US"/>
        </w:rPr>
        <w:t>above</w:t>
      </w:r>
      <w:r w:rsidR="00037081">
        <w:rPr>
          <w:lang w:val="en-US"/>
        </w:rPr>
        <w:t>-</w:t>
      </w:r>
      <w:r>
        <w:rPr>
          <w:lang w:val="en-US"/>
        </w:rPr>
        <w:t>ground to the below</w:t>
      </w:r>
      <w:r w:rsidR="00037081">
        <w:rPr>
          <w:lang w:val="en-US"/>
        </w:rPr>
        <w:t>-</w:t>
      </w:r>
      <w:r>
        <w:rPr>
          <w:lang w:val="en-US"/>
        </w:rPr>
        <w:t>ground compartment</w:t>
      </w:r>
      <w:r w:rsidR="00037081">
        <w:rPr>
          <w:lang w:val="en-US"/>
        </w:rPr>
        <w:t>: while the seedling</w:t>
      </w:r>
      <w:r w:rsidR="00774FAF">
        <w:rPr>
          <w:lang w:val="en-US"/>
        </w:rPr>
        <w:t>s</w:t>
      </w:r>
      <w:r w:rsidR="00037081">
        <w:rPr>
          <w:lang w:val="en-US"/>
        </w:rPr>
        <w:t xml:space="preserve"> produced less leaves</w:t>
      </w:r>
      <w:r w:rsidR="00774FAF">
        <w:rPr>
          <w:lang w:val="en-US"/>
        </w:rPr>
        <w:t xml:space="preserve"> (Figure </w:t>
      </w:r>
      <w:r w:rsidR="00075437">
        <w:rPr>
          <w:lang w:val="en-US"/>
        </w:rPr>
        <w:t>2a</w:t>
      </w:r>
      <w:r w:rsidR="00774FAF">
        <w:rPr>
          <w:lang w:val="en-US"/>
        </w:rPr>
        <w:t>)</w:t>
      </w:r>
      <w:r w:rsidR="00037081">
        <w:rPr>
          <w:lang w:val="en-US"/>
        </w:rPr>
        <w:t>, less tillers</w:t>
      </w:r>
      <w:r w:rsidR="00774FAF">
        <w:rPr>
          <w:lang w:val="en-US"/>
        </w:rPr>
        <w:t xml:space="preserve"> (Figure </w:t>
      </w:r>
      <w:r w:rsidR="00075437">
        <w:rPr>
          <w:lang w:val="en-US"/>
        </w:rPr>
        <w:t>2b</w:t>
      </w:r>
      <w:r w:rsidR="00774FAF">
        <w:rPr>
          <w:lang w:val="en-US"/>
        </w:rPr>
        <w:t>)</w:t>
      </w:r>
      <w:r w:rsidR="00037081">
        <w:rPr>
          <w:lang w:val="en-US"/>
        </w:rPr>
        <w:t xml:space="preserve">, and </w:t>
      </w:r>
      <w:r w:rsidR="00865D49">
        <w:rPr>
          <w:lang w:val="en-US"/>
        </w:rPr>
        <w:t>less</w:t>
      </w:r>
      <w:r w:rsidR="00774FAF">
        <w:rPr>
          <w:lang w:val="en-US"/>
        </w:rPr>
        <w:t xml:space="preserve"> above-ground biomass (Figure </w:t>
      </w:r>
      <w:r w:rsidR="00075437">
        <w:rPr>
          <w:lang w:val="en-US"/>
        </w:rPr>
        <w:t>2d</w:t>
      </w:r>
      <w:r w:rsidR="00774FAF">
        <w:rPr>
          <w:lang w:val="en-US"/>
        </w:rPr>
        <w:t xml:space="preserve">) </w:t>
      </w:r>
      <w:r w:rsidR="00037081">
        <w:rPr>
          <w:lang w:val="en-US"/>
        </w:rPr>
        <w:t>in the stressed treatment compared to the control, they also had longer roots</w:t>
      </w:r>
      <w:r w:rsidR="00774FAF">
        <w:rPr>
          <w:lang w:val="en-US"/>
        </w:rPr>
        <w:t xml:space="preserve"> (Figure </w:t>
      </w:r>
      <w:r w:rsidR="00075437">
        <w:rPr>
          <w:lang w:val="en-US"/>
        </w:rPr>
        <w:t>2h</w:t>
      </w:r>
      <w:r w:rsidR="00774FAF">
        <w:rPr>
          <w:lang w:val="en-US"/>
        </w:rPr>
        <w:t>)</w:t>
      </w:r>
      <w:r w:rsidR="00037081">
        <w:rPr>
          <w:lang w:val="en-US"/>
        </w:rPr>
        <w:t>, higher root surfaces</w:t>
      </w:r>
      <w:r w:rsidR="00774FAF">
        <w:rPr>
          <w:lang w:val="en-US"/>
        </w:rPr>
        <w:t xml:space="preserve"> (Figure </w:t>
      </w:r>
      <w:r w:rsidR="00075437">
        <w:rPr>
          <w:lang w:val="en-US"/>
        </w:rPr>
        <w:t>2i</w:t>
      </w:r>
      <w:r w:rsidR="00774FAF">
        <w:rPr>
          <w:lang w:val="en-US"/>
        </w:rPr>
        <w:t>)</w:t>
      </w:r>
      <w:r w:rsidR="00037081">
        <w:rPr>
          <w:lang w:val="en-US"/>
        </w:rPr>
        <w:t>, and higher root biomass</w:t>
      </w:r>
      <w:r w:rsidR="00774FAF">
        <w:rPr>
          <w:lang w:val="en-US"/>
        </w:rPr>
        <w:t xml:space="preserve"> (Figure </w:t>
      </w:r>
      <w:r w:rsidR="00075437">
        <w:rPr>
          <w:lang w:val="en-US"/>
        </w:rPr>
        <w:t>2e</w:t>
      </w:r>
      <w:r w:rsidR="00774FAF">
        <w:rPr>
          <w:lang w:val="en-US"/>
        </w:rPr>
        <w:t>)</w:t>
      </w:r>
      <w:r w:rsidR="00037081">
        <w:rPr>
          <w:lang w:val="en-US"/>
        </w:rPr>
        <w:t>.</w:t>
      </w:r>
      <w:proofErr w:type="gramEnd"/>
      <w:r w:rsidR="00037081">
        <w:rPr>
          <w:lang w:val="en-US"/>
        </w:rPr>
        <w:t xml:space="preserve"> Consequently, the </w:t>
      </w:r>
      <w:proofErr w:type="spellStart"/>
      <w:r w:rsidR="00037081">
        <w:rPr>
          <w:lang w:val="en-US"/>
        </w:rPr>
        <w:t>Root</w:t>
      </w:r>
      <w:proofErr w:type="gramStart"/>
      <w:r w:rsidR="00037081">
        <w:rPr>
          <w:lang w:val="en-US"/>
        </w:rPr>
        <w:t>:Shoot</w:t>
      </w:r>
      <w:proofErr w:type="spellEnd"/>
      <w:proofErr w:type="gramEnd"/>
      <w:r w:rsidR="00037081">
        <w:rPr>
          <w:lang w:val="en-US"/>
        </w:rPr>
        <w:t xml:space="preserve"> Ratio went from 0.48 in the control to 0.82 in the stressed treatment (+71%</w:t>
      </w:r>
      <w:r w:rsidR="002C435A">
        <w:rPr>
          <w:lang w:val="en-US"/>
        </w:rPr>
        <w:t>, F</w:t>
      </w:r>
      <w:r w:rsidR="002C435A">
        <w:rPr>
          <w:vertAlign w:val="subscript"/>
          <w:lang w:val="en-US"/>
        </w:rPr>
        <w:t>1,87.78</w:t>
      </w:r>
      <w:r w:rsidR="002C435A">
        <w:rPr>
          <w:lang w:val="en-US"/>
        </w:rPr>
        <w:t xml:space="preserve"> = 3966.58, </w:t>
      </w:r>
      <w:r w:rsidR="002C435A">
        <w:rPr>
          <w:i/>
          <w:lang w:val="en-US"/>
        </w:rPr>
        <w:t>p</w:t>
      </w:r>
      <w:r w:rsidR="00FB0E31">
        <w:rPr>
          <w:lang w:val="en-US"/>
        </w:rPr>
        <w:t xml:space="preserve"> &lt; 0.001, Figure 2g</w:t>
      </w:r>
      <w:r w:rsidR="00037081">
        <w:rPr>
          <w:lang w:val="en-US"/>
        </w:rPr>
        <w:t>).</w:t>
      </w:r>
      <w:r w:rsidR="003A0AED">
        <w:rPr>
          <w:lang w:val="en-US"/>
        </w:rPr>
        <w:t xml:space="preserve"> </w:t>
      </w:r>
      <w:r w:rsidR="00AF39C8">
        <w:rPr>
          <w:lang w:val="en-US"/>
        </w:rPr>
        <w:t>L</w:t>
      </w:r>
      <w:r w:rsidR="003A0AED">
        <w:rPr>
          <w:lang w:val="en-US"/>
        </w:rPr>
        <w:t xml:space="preserve">eaf nitrogen concentration increased in the S treatment (3.32 vs 2.95%, </w:t>
      </w:r>
      <w:r w:rsidR="002C435A">
        <w:rPr>
          <w:lang w:val="en-US"/>
        </w:rPr>
        <w:t>F</w:t>
      </w:r>
      <w:r w:rsidR="002C435A">
        <w:rPr>
          <w:vertAlign w:val="subscript"/>
          <w:lang w:val="en-US"/>
        </w:rPr>
        <w:t>1</w:t>
      </w:r>
      <w:proofErr w:type="gramStart"/>
      <w:r w:rsidR="002C435A">
        <w:rPr>
          <w:vertAlign w:val="subscript"/>
          <w:lang w:val="en-US"/>
        </w:rPr>
        <w:t>,87.19</w:t>
      </w:r>
      <w:proofErr w:type="gramEnd"/>
      <w:r w:rsidR="002C435A">
        <w:rPr>
          <w:lang w:val="en-US"/>
        </w:rPr>
        <w:t xml:space="preserve"> = 525.03, </w:t>
      </w:r>
      <w:r w:rsidR="002C435A">
        <w:rPr>
          <w:i/>
          <w:lang w:val="en-US"/>
        </w:rPr>
        <w:t>p</w:t>
      </w:r>
      <w:r w:rsidR="002C435A">
        <w:rPr>
          <w:lang w:val="en-US"/>
        </w:rPr>
        <w:t xml:space="preserve"> &lt; 0.001, Figure 1D</w:t>
      </w:r>
      <w:r w:rsidR="003A0AED">
        <w:rPr>
          <w:lang w:val="en-US"/>
        </w:rPr>
        <w:t xml:space="preserve">). </w:t>
      </w:r>
    </w:p>
    <w:p w14:paraId="2C116070" w14:textId="726D77B5" w:rsidR="006C5006" w:rsidRDefault="006C5006" w:rsidP="00BF0E2D">
      <w:pPr>
        <w:rPr>
          <w:lang w:val="en-US"/>
        </w:rPr>
      </w:pPr>
    </w:p>
    <w:p w14:paraId="6C964DB1" w14:textId="52A7965A" w:rsidR="006C5006" w:rsidRDefault="006C5006" w:rsidP="006C5006">
      <w:pPr>
        <w:pStyle w:val="Titre1"/>
        <w:rPr>
          <w:lang w:val="en-US"/>
        </w:rPr>
      </w:pPr>
      <w:r>
        <w:rPr>
          <w:lang w:val="en-US"/>
        </w:rPr>
        <w:t>Figure legends</w:t>
      </w:r>
    </w:p>
    <w:p w14:paraId="06F90C6B" w14:textId="1EAF9401" w:rsidR="00AF39C8" w:rsidRDefault="00865D49" w:rsidP="00BF0E2D">
      <w:pPr>
        <w:rPr>
          <w:lang w:val="en-US"/>
        </w:rPr>
      </w:pPr>
      <w:r w:rsidRPr="006C5006">
        <w:rPr>
          <w:b/>
          <w:lang w:val="en-US"/>
        </w:rPr>
        <w:t>Figure 1: Experimental design.</w:t>
      </w:r>
      <w:r>
        <w:rPr>
          <w:lang w:val="en-US"/>
        </w:rPr>
        <w:t xml:space="preserve"> (a) </w:t>
      </w:r>
      <w:r w:rsidR="0037151A">
        <w:rPr>
          <w:lang w:val="en-US"/>
        </w:rPr>
        <w:t>Schematic</w:t>
      </w:r>
      <w:r>
        <w:rPr>
          <w:lang w:val="en-US"/>
        </w:rPr>
        <w:t xml:space="preserve"> representation of the experiment, each dark square representing a </w:t>
      </w:r>
      <w:proofErr w:type="spellStart"/>
      <w:r>
        <w:rPr>
          <w:lang w:val="en-US"/>
        </w:rPr>
        <w:t>Rhizothube</w:t>
      </w:r>
      <w:proofErr w:type="spellEnd"/>
      <w:r>
        <w:rPr>
          <w:lang w:val="en-US"/>
        </w:rPr>
        <w:t xml:space="preserve"> ®. (b) </w:t>
      </w:r>
      <w:proofErr w:type="gramStart"/>
      <w:r>
        <w:rPr>
          <w:lang w:val="en-US"/>
        </w:rPr>
        <w:t>and</w:t>
      </w:r>
      <w:proofErr w:type="gramEnd"/>
      <w:r>
        <w:rPr>
          <w:lang w:val="en-US"/>
        </w:rPr>
        <w:t xml:space="preserve"> (c) close-up views on </w:t>
      </w:r>
      <w:proofErr w:type="spellStart"/>
      <w:r>
        <w:rPr>
          <w:lang w:val="en-US"/>
        </w:rPr>
        <w:t>Rhizotubes</w:t>
      </w:r>
      <w:proofErr w:type="spellEnd"/>
      <w:r w:rsidR="006C5006">
        <w:rPr>
          <w:lang w:val="en-US"/>
        </w:rPr>
        <w:t xml:space="preserve"> ®</w:t>
      </w:r>
      <w:r>
        <w:rPr>
          <w:lang w:val="en-US"/>
        </w:rPr>
        <w:t xml:space="preserve"> </w:t>
      </w:r>
      <w:r w:rsidR="0037151A">
        <w:rPr>
          <w:lang w:val="en-US"/>
        </w:rPr>
        <w:t>showing wheat seedlings and their roots. (d) Positions of the seedlings wit</w:t>
      </w:r>
      <w:r w:rsidR="006C5006">
        <w:rPr>
          <w:lang w:val="en-US"/>
        </w:rPr>
        <w:t>h</w:t>
      </w:r>
      <w:r w:rsidR="0037151A">
        <w:rPr>
          <w:lang w:val="en-US"/>
        </w:rPr>
        <w:t xml:space="preserve">in the </w:t>
      </w:r>
      <w:proofErr w:type="spellStart"/>
      <w:r w:rsidR="0037151A">
        <w:rPr>
          <w:lang w:val="en-US"/>
        </w:rPr>
        <w:t>Rhizotubes</w:t>
      </w:r>
      <w:proofErr w:type="spellEnd"/>
      <w:r w:rsidR="006C5006">
        <w:rPr>
          <w:lang w:val="en-US"/>
        </w:rPr>
        <w:t xml:space="preserve"> </w:t>
      </w:r>
      <w:r w:rsidR="006C5006">
        <w:rPr>
          <w:lang w:val="en-US"/>
        </w:rPr>
        <w:t>®</w:t>
      </w:r>
      <w:r w:rsidR="006C5006">
        <w:rPr>
          <w:lang w:val="en-US"/>
        </w:rPr>
        <w:t xml:space="preserve"> in both pure (up) and mixed (bottom) stands. Different colors represent different genotypes. </w:t>
      </w:r>
    </w:p>
    <w:p w14:paraId="50CDB3DE" w14:textId="25FF6107" w:rsidR="006C5006" w:rsidRPr="00BE695F" w:rsidRDefault="006C5006" w:rsidP="00BF0E2D">
      <w:pPr>
        <w:rPr>
          <w:lang w:val="en-GB"/>
        </w:rPr>
      </w:pPr>
      <w:r w:rsidRPr="006C5006">
        <w:rPr>
          <w:b/>
          <w:lang w:val="en-US"/>
        </w:rPr>
        <w:t xml:space="preserve">Figure 2: Effect of the </w:t>
      </w:r>
      <w:r>
        <w:rPr>
          <w:b/>
          <w:lang w:val="en-US"/>
        </w:rPr>
        <w:t xml:space="preserve">stressed </w:t>
      </w:r>
      <w:r w:rsidRPr="006C5006">
        <w:rPr>
          <w:b/>
          <w:lang w:val="en-US"/>
        </w:rPr>
        <w:t xml:space="preserve">treatment on seedlings growth and architecture. </w:t>
      </w:r>
      <w:r w:rsidR="00BE695F" w:rsidRPr="00BE695F">
        <w:rPr>
          <w:lang w:val="en-US"/>
        </w:rPr>
        <w:t>C</w:t>
      </w:r>
      <w:r>
        <w:rPr>
          <w:lang w:val="en-US"/>
        </w:rPr>
        <w:t xml:space="preserve">omparison of number of leaves (a), number of tillers (b), leaf nitrogen content (c), </w:t>
      </w:r>
      <w:r w:rsidR="00BE695F">
        <w:rPr>
          <w:lang w:val="en-US"/>
        </w:rPr>
        <w:t>s</w:t>
      </w:r>
      <w:r>
        <w:rPr>
          <w:lang w:val="en-US"/>
        </w:rPr>
        <w:t xml:space="preserve">hoot biomass (d), </w:t>
      </w:r>
      <w:r w:rsidR="00BE695F">
        <w:rPr>
          <w:lang w:val="en-US"/>
        </w:rPr>
        <w:t xml:space="preserve">root biomass (e), total biomass (f), </w:t>
      </w:r>
      <w:proofErr w:type="spellStart"/>
      <w:r w:rsidR="00BE695F">
        <w:rPr>
          <w:lang w:val="en-US"/>
        </w:rPr>
        <w:t>Root:Shoot</w:t>
      </w:r>
      <w:proofErr w:type="spellEnd"/>
      <w:r w:rsidR="00BE695F">
        <w:rPr>
          <w:lang w:val="en-US"/>
        </w:rPr>
        <w:t xml:space="preserve"> Ratio (g), root length (h), and root surface (</w:t>
      </w:r>
      <w:proofErr w:type="spellStart"/>
      <w:r w:rsidR="00BE695F">
        <w:rPr>
          <w:lang w:val="en-US"/>
        </w:rPr>
        <w:t>i</w:t>
      </w:r>
      <w:proofErr w:type="spellEnd"/>
      <w:r w:rsidR="00BE695F">
        <w:rPr>
          <w:lang w:val="en-US"/>
        </w:rPr>
        <w:t xml:space="preserve">) between the control (C) and the stressed (S) conditions. </w:t>
      </w:r>
      <w:r w:rsidR="00BE695F" w:rsidRPr="00BE695F">
        <w:rPr>
          <w:lang w:val="en-US"/>
        </w:rPr>
        <w:t xml:space="preserve">Points and error bars represent the mean ± standard deviation. The number of </w:t>
      </w:r>
      <w:r w:rsidR="00BE695F">
        <w:rPr>
          <w:lang w:val="en-US"/>
        </w:rPr>
        <w:t>observations</w:t>
      </w:r>
      <w:r w:rsidR="00BE695F" w:rsidRPr="00BE695F">
        <w:rPr>
          <w:lang w:val="en-US"/>
        </w:rPr>
        <w:t xml:space="preserve"> in each </w:t>
      </w:r>
      <w:r w:rsidR="00BE695F">
        <w:rPr>
          <w:lang w:val="en-US"/>
        </w:rPr>
        <w:t>treatment</w:t>
      </w:r>
      <w:r w:rsidR="00BE695F" w:rsidRPr="00BE695F">
        <w:rPr>
          <w:lang w:val="en-US"/>
        </w:rPr>
        <w:t xml:space="preserve"> </w:t>
      </w:r>
      <w:proofErr w:type="gramStart"/>
      <w:r w:rsidR="00BE695F" w:rsidRPr="00BE695F">
        <w:rPr>
          <w:lang w:val="en-US"/>
        </w:rPr>
        <w:t>are reported</w:t>
      </w:r>
      <w:proofErr w:type="gramEnd"/>
      <w:r w:rsidR="00BE695F" w:rsidRPr="00BE695F">
        <w:rPr>
          <w:lang w:val="en-US"/>
        </w:rPr>
        <w:t xml:space="preserve"> below each violin plot.</w:t>
      </w:r>
      <w:r w:rsidR="00BE695F">
        <w:rPr>
          <w:lang w:val="en-US"/>
        </w:rPr>
        <w:t xml:space="preserve"> Symbols above the plots represent the significance of the treatment effect </w:t>
      </w:r>
      <w:bookmarkStart w:id="4" w:name="_GoBack"/>
      <w:bookmarkEnd w:id="4"/>
      <w:r w:rsidR="00BE695F">
        <w:rPr>
          <w:lang w:val="en-US"/>
        </w:rPr>
        <w:t xml:space="preserve">(**: </w:t>
      </w:r>
      <w:r w:rsidR="00BE695F">
        <w:rPr>
          <w:i/>
          <w:lang w:val="en-US"/>
        </w:rPr>
        <w:t>p</w:t>
      </w:r>
      <w:r w:rsidR="00BE695F">
        <w:rPr>
          <w:lang w:val="en-US"/>
        </w:rPr>
        <w:t xml:space="preserve"> &lt; 0.01, ***: </w:t>
      </w:r>
      <w:r w:rsidR="00BE695F">
        <w:rPr>
          <w:i/>
          <w:lang w:val="en-US"/>
        </w:rPr>
        <w:t>p</w:t>
      </w:r>
      <w:r w:rsidR="00BE695F">
        <w:rPr>
          <w:lang w:val="en-US"/>
        </w:rPr>
        <w:t xml:space="preserve"> &lt; 0.001, Supplementary Table 3). </w:t>
      </w:r>
    </w:p>
    <w:p w14:paraId="467F9E52" w14:textId="77777777" w:rsidR="00774FAF" w:rsidRDefault="00774FAF" w:rsidP="00BF0E2D">
      <w:pPr>
        <w:rPr>
          <w:lang w:val="en-US"/>
        </w:rPr>
      </w:pPr>
    </w:p>
    <w:p w14:paraId="79A7F6BE" w14:textId="5BEB6946" w:rsidR="00BF0E2D" w:rsidRPr="00BF0E2D" w:rsidRDefault="00BF0E2D" w:rsidP="00BF0E2D">
      <w:pPr>
        <w:rPr>
          <w:lang w:val="en-US"/>
        </w:rPr>
      </w:pPr>
    </w:p>
    <w:sectPr w:rsidR="00BF0E2D" w:rsidRPr="00BF0E2D"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10B6E476" w14:textId="595B2BF3" w:rsidR="00743B64" w:rsidRPr="00C304CA" w:rsidRDefault="00743B64">
      <w:pPr>
        <w:pStyle w:val="Commentaire"/>
        <w:rPr>
          <w:lang w:val="en-GB"/>
        </w:rPr>
      </w:pPr>
      <w:r>
        <w:rPr>
          <w:rStyle w:val="Marquedecommentaire"/>
        </w:rPr>
        <w:annotationRef/>
      </w:r>
      <w:r w:rsidRPr="00C304CA">
        <w:rPr>
          <w:lang w:val="en-GB"/>
        </w:rPr>
        <w:t>Don’t know if this is a</w:t>
      </w:r>
      <w:r>
        <w:rPr>
          <w:lang w:val="en-GB"/>
        </w:rPr>
        <w:t>ccurate. Need to be checked</w:t>
      </w:r>
    </w:p>
  </w:comment>
  <w:comment w:id="1" w:author="Germain Montazeaud" w:date="2024-03-04T17:23:00Z" w:initials="GM">
    <w:p w14:paraId="7B8BEA55" w14:textId="21AE19A9" w:rsidR="00743B64" w:rsidRPr="00C304CA" w:rsidRDefault="00743B64">
      <w:pPr>
        <w:pStyle w:val="Commentaire"/>
        <w:rPr>
          <w:lang w:val="en-GB"/>
        </w:rPr>
      </w:pPr>
      <w:r>
        <w:rPr>
          <w:rStyle w:val="Marquedecommentaire"/>
        </w:rPr>
        <w:annotationRef/>
      </w:r>
      <w:r w:rsidRPr="00C304CA">
        <w:rPr>
          <w:lang w:val="en-GB"/>
        </w:rPr>
        <w:t>Please check this table and c</w:t>
      </w:r>
      <w:r>
        <w:rPr>
          <w:lang w:val="en-GB"/>
        </w:rPr>
        <w:t>omplete for genotypes for which I do not have the information</w:t>
      </w:r>
    </w:p>
  </w:comment>
  <w:comment w:id="2" w:author="Germain Montazeaud" w:date="2024-03-05T17:58:00Z" w:initials="GM">
    <w:p w14:paraId="0E46A73B" w14:textId="3F708F90" w:rsidR="00743B64" w:rsidRPr="00C646A0" w:rsidRDefault="00743B64">
      <w:pPr>
        <w:pStyle w:val="Commentaire"/>
        <w:rPr>
          <w:lang w:val="en-GB"/>
        </w:rPr>
      </w:pPr>
      <w:r>
        <w:rPr>
          <w:rStyle w:val="Marquedecommentaire"/>
        </w:rPr>
        <w:annotationRef/>
      </w:r>
      <w:r w:rsidRPr="00C646A0">
        <w:rPr>
          <w:lang w:val="en-GB"/>
        </w:rPr>
        <w:t>Whole paragraph needs to b</w:t>
      </w:r>
      <w:r>
        <w:rPr>
          <w:lang w:val="en-GB"/>
        </w:rPr>
        <w:t>e checked</w:t>
      </w:r>
    </w:p>
  </w:comment>
  <w:comment w:id="3" w:author="Germain Montazeaud" w:date="2024-03-05T11:43:00Z" w:initials="GM">
    <w:p w14:paraId="6AF840D3" w14:textId="5C92DDC2" w:rsidR="00743B64" w:rsidRPr="00257AEE" w:rsidRDefault="00743B64">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B6E476" w15:done="0"/>
  <w15:commentEx w15:paraId="7B8BEA55" w15:done="0"/>
  <w15:commentEx w15:paraId="0E46A73B" w15:done="0"/>
  <w15:commentEx w15:paraId="6AF840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26B2F"/>
    <w:rsid w:val="00037081"/>
    <w:rsid w:val="000371AB"/>
    <w:rsid w:val="0006263A"/>
    <w:rsid w:val="000640C3"/>
    <w:rsid w:val="0006449A"/>
    <w:rsid w:val="00075437"/>
    <w:rsid w:val="000D48FF"/>
    <w:rsid w:val="000E1D8E"/>
    <w:rsid w:val="00102844"/>
    <w:rsid w:val="001140A6"/>
    <w:rsid w:val="0012546D"/>
    <w:rsid w:val="00127BB7"/>
    <w:rsid w:val="00134D24"/>
    <w:rsid w:val="00140920"/>
    <w:rsid w:val="001412C7"/>
    <w:rsid w:val="001449B0"/>
    <w:rsid w:val="00145E0A"/>
    <w:rsid w:val="00151E25"/>
    <w:rsid w:val="00172787"/>
    <w:rsid w:val="001859AA"/>
    <w:rsid w:val="001865AC"/>
    <w:rsid w:val="001A0588"/>
    <w:rsid w:val="001A5409"/>
    <w:rsid w:val="001B5D77"/>
    <w:rsid w:val="001C19DF"/>
    <w:rsid w:val="001D6CC8"/>
    <w:rsid w:val="00220277"/>
    <w:rsid w:val="002330E5"/>
    <w:rsid w:val="00241625"/>
    <w:rsid w:val="00242128"/>
    <w:rsid w:val="00257AEE"/>
    <w:rsid w:val="00260343"/>
    <w:rsid w:val="002C161A"/>
    <w:rsid w:val="002C435A"/>
    <w:rsid w:val="002D42D0"/>
    <w:rsid w:val="002E13A4"/>
    <w:rsid w:val="002E475A"/>
    <w:rsid w:val="002F01F6"/>
    <w:rsid w:val="0034361B"/>
    <w:rsid w:val="003553A3"/>
    <w:rsid w:val="00367709"/>
    <w:rsid w:val="0037151A"/>
    <w:rsid w:val="00390640"/>
    <w:rsid w:val="003A0AED"/>
    <w:rsid w:val="003A3978"/>
    <w:rsid w:val="003B2347"/>
    <w:rsid w:val="003D3AD4"/>
    <w:rsid w:val="003E382C"/>
    <w:rsid w:val="003F5C87"/>
    <w:rsid w:val="00407B06"/>
    <w:rsid w:val="00415D56"/>
    <w:rsid w:val="004171C1"/>
    <w:rsid w:val="004317BE"/>
    <w:rsid w:val="00495D7F"/>
    <w:rsid w:val="0049747A"/>
    <w:rsid w:val="004A51F7"/>
    <w:rsid w:val="004B39AC"/>
    <w:rsid w:val="004C31B9"/>
    <w:rsid w:val="004D073B"/>
    <w:rsid w:val="004F7445"/>
    <w:rsid w:val="00511F51"/>
    <w:rsid w:val="00517437"/>
    <w:rsid w:val="0052596A"/>
    <w:rsid w:val="00536E4B"/>
    <w:rsid w:val="005421DB"/>
    <w:rsid w:val="00552459"/>
    <w:rsid w:val="00580CDF"/>
    <w:rsid w:val="00585419"/>
    <w:rsid w:val="005B07E9"/>
    <w:rsid w:val="005D5D4C"/>
    <w:rsid w:val="005D7CD3"/>
    <w:rsid w:val="005F677D"/>
    <w:rsid w:val="006465B4"/>
    <w:rsid w:val="00651CEA"/>
    <w:rsid w:val="006564B8"/>
    <w:rsid w:val="0065784C"/>
    <w:rsid w:val="00687F75"/>
    <w:rsid w:val="006A386C"/>
    <w:rsid w:val="006A6EB9"/>
    <w:rsid w:val="006C15E7"/>
    <w:rsid w:val="006C5006"/>
    <w:rsid w:val="006D625A"/>
    <w:rsid w:val="00700389"/>
    <w:rsid w:val="007011CB"/>
    <w:rsid w:val="00743B64"/>
    <w:rsid w:val="0075665A"/>
    <w:rsid w:val="00756F73"/>
    <w:rsid w:val="00773998"/>
    <w:rsid w:val="00774FAF"/>
    <w:rsid w:val="00776801"/>
    <w:rsid w:val="0078115C"/>
    <w:rsid w:val="007A2675"/>
    <w:rsid w:val="007B53C5"/>
    <w:rsid w:val="007C3694"/>
    <w:rsid w:val="007D0575"/>
    <w:rsid w:val="007D10FC"/>
    <w:rsid w:val="007D30DC"/>
    <w:rsid w:val="007E4276"/>
    <w:rsid w:val="00801B6B"/>
    <w:rsid w:val="008525BA"/>
    <w:rsid w:val="00865D49"/>
    <w:rsid w:val="00866C58"/>
    <w:rsid w:val="008844EC"/>
    <w:rsid w:val="0088793F"/>
    <w:rsid w:val="008C610C"/>
    <w:rsid w:val="008E274A"/>
    <w:rsid w:val="008E6308"/>
    <w:rsid w:val="008F1C96"/>
    <w:rsid w:val="008F3EC6"/>
    <w:rsid w:val="008F6962"/>
    <w:rsid w:val="009246C5"/>
    <w:rsid w:val="00924DA1"/>
    <w:rsid w:val="00940531"/>
    <w:rsid w:val="00942150"/>
    <w:rsid w:val="0095790E"/>
    <w:rsid w:val="00983A9A"/>
    <w:rsid w:val="00995145"/>
    <w:rsid w:val="00996F2E"/>
    <w:rsid w:val="009B09C9"/>
    <w:rsid w:val="009C0CCB"/>
    <w:rsid w:val="009D368B"/>
    <w:rsid w:val="009E432E"/>
    <w:rsid w:val="00A11D6E"/>
    <w:rsid w:val="00A22717"/>
    <w:rsid w:val="00A30AEA"/>
    <w:rsid w:val="00A46B3A"/>
    <w:rsid w:val="00A858E9"/>
    <w:rsid w:val="00A87136"/>
    <w:rsid w:val="00A87762"/>
    <w:rsid w:val="00A9068B"/>
    <w:rsid w:val="00AB381D"/>
    <w:rsid w:val="00AB7E44"/>
    <w:rsid w:val="00AC031A"/>
    <w:rsid w:val="00AD2D8C"/>
    <w:rsid w:val="00AD4FD3"/>
    <w:rsid w:val="00AF39C8"/>
    <w:rsid w:val="00B03BDE"/>
    <w:rsid w:val="00B05082"/>
    <w:rsid w:val="00B34F89"/>
    <w:rsid w:val="00B9368B"/>
    <w:rsid w:val="00BD17A7"/>
    <w:rsid w:val="00BD1C1A"/>
    <w:rsid w:val="00BD4B05"/>
    <w:rsid w:val="00BD7974"/>
    <w:rsid w:val="00BE0ACA"/>
    <w:rsid w:val="00BE3160"/>
    <w:rsid w:val="00BE5AB3"/>
    <w:rsid w:val="00BE695F"/>
    <w:rsid w:val="00BE747D"/>
    <w:rsid w:val="00BF0E2D"/>
    <w:rsid w:val="00C01FAD"/>
    <w:rsid w:val="00C10F60"/>
    <w:rsid w:val="00C11786"/>
    <w:rsid w:val="00C15605"/>
    <w:rsid w:val="00C304CA"/>
    <w:rsid w:val="00C646A0"/>
    <w:rsid w:val="00C7603B"/>
    <w:rsid w:val="00C80269"/>
    <w:rsid w:val="00C849AF"/>
    <w:rsid w:val="00CF14BA"/>
    <w:rsid w:val="00CF5EA8"/>
    <w:rsid w:val="00CF7A11"/>
    <w:rsid w:val="00D007AC"/>
    <w:rsid w:val="00D146CC"/>
    <w:rsid w:val="00D21873"/>
    <w:rsid w:val="00D25C32"/>
    <w:rsid w:val="00D42B72"/>
    <w:rsid w:val="00D51B48"/>
    <w:rsid w:val="00D569FE"/>
    <w:rsid w:val="00D72450"/>
    <w:rsid w:val="00DD52CE"/>
    <w:rsid w:val="00DD5B54"/>
    <w:rsid w:val="00DD70DC"/>
    <w:rsid w:val="00E274DF"/>
    <w:rsid w:val="00E318B3"/>
    <w:rsid w:val="00E319CB"/>
    <w:rsid w:val="00E41176"/>
    <w:rsid w:val="00E50E00"/>
    <w:rsid w:val="00E56A6D"/>
    <w:rsid w:val="00E6486C"/>
    <w:rsid w:val="00E85A57"/>
    <w:rsid w:val="00E91258"/>
    <w:rsid w:val="00E9356F"/>
    <w:rsid w:val="00EB2292"/>
    <w:rsid w:val="00EB5250"/>
    <w:rsid w:val="00EE750A"/>
    <w:rsid w:val="00EF50CC"/>
    <w:rsid w:val="00EF7677"/>
    <w:rsid w:val="00F11765"/>
    <w:rsid w:val="00F35F8B"/>
    <w:rsid w:val="00F5646B"/>
    <w:rsid w:val="00F743F4"/>
    <w:rsid w:val="00F80FFF"/>
    <w:rsid w:val="00F91A6E"/>
    <w:rsid w:val="00FB0E31"/>
    <w:rsid w:val="00FC129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montazeaud@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D325A9-51F3-40CA-9DCF-23640C008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6</TotalTime>
  <Pages>7</Pages>
  <Words>21377</Words>
  <Characters>117575</Characters>
  <Application>Microsoft Office Word</Application>
  <DocSecurity>0</DocSecurity>
  <Lines>979</Lines>
  <Paragraphs>27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107</cp:revision>
  <dcterms:created xsi:type="dcterms:W3CDTF">2023-09-28T16:04:00Z</dcterms:created>
  <dcterms:modified xsi:type="dcterms:W3CDTF">2024-03-1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y8xu1O6"/&gt;&lt;style id="http://www.zotero.org/styles/plant-and-soil" hasBibliography="1" bibliographyStyleHasBeenSet="0"/&gt;&lt;prefs&gt;&lt;pref name="fieldType" value="Field"/&gt;&lt;/prefs&gt;&lt;/data&gt;</vt:lpwstr>
  </property>
</Properties>
</file>